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proofErr w:type="spellStart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Vordiplom</w:t>
            </w:r>
            <w:proofErr w:type="spellEnd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</w:t>
            </w:r>
            <w:proofErr w:type="spellStart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Ludwigs</w:t>
            </w:r>
            <w:proofErr w:type="spellEnd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7D571756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9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7,</w:t>
      </w:r>
      <w:r w:rsidR="000000B5">
        <w:rPr>
          <w:rFonts w:ascii="Spectral" w:hAnsi="Spectral"/>
          <w:bCs/>
          <w:color w:val="000000"/>
          <w:sz w:val="22"/>
          <w:szCs w:val="22"/>
          <w:lang w:val="en-US"/>
        </w:rPr>
        <w:t>1</w:t>
      </w:r>
      <w:r w:rsidR="00892FF9">
        <w:rPr>
          <w:rFonts w:ascii="Spectral" w:hAnsi="Spectral"/>
          <w:bCs/>
          <w:color w:val="000000"/>
          <w:sz w:val="22"/>
          <w:szCs w:val="22"/>
          <w:lang w:val="en-US"/>
        </w:rPr>
        <w:t>35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B711B8" w:rsidRPr="001A4386" w14:paraId="29ACFAB4" w14:textId="77777777" w:rsidTr="006B6BC9">
        <w:tc>
          <w:tcPr>
            <w:tcW w:w="1548" w:type="dxa"/>
          </w:tcPr>
          <w:p w14:paraId="1FB2D62F" w14:textId="77777777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777777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A05A2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1D96D376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3C973DC6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9A2F988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F648AAB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bookmarkStart w:id="8" w:name="_Hlk105086015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22760813" w14:textId="2F05306F" w:rsidR="007134CE" w:rsidRDefault="007134CE" w:rsidP="007134C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9" w:name="_Hlk58345161"/>
      <w:bookmarkStart w:id="10" w:name="_Hlk61029720"/>
      <w:bookmarkStart w:id="11" w:name="_Hlk46853086"/>
      <w:r w:rsidRPr="007134CE">
        <w:rPr>
          <w:rFonts w:ascii="Spectral" w:hAnsi="Spectral"/>
          <w:sz w:val="22"/>
          <w:szCs w:val="22"/>
          <w:u w:val="single"/>
          <w:lang w:val="en-US"/>
        </w:rPr>
        <w:t>Pick. C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Ko, A</w:t>
      </w:r>
      <w:r>
        <w:rPr>
          <w:rFonts w:ascii="Spectral" w:hAnsi="Spectral"/>
          <w:sz w:val="22"/>
          <w:szCs w:val="22"/>
          <w:lang w:val="en-US"/>
        </w:rPr>
        <w:t xml:space="preserve">., Kenrick, D. </w:t>
      </w:r>
      <w:proofErr w:type="spellStart"/>
      <w:r>
        <w:rPr>
          <w:rFonts w:ascii="Spectral" w:hAnsi="Spectral"/>
          <w:sz w:val="22"/>
          <w:szCs w:val="22"/>
          <w:lang w:val="en-US"/>
        </w:rPr>
        <w:t>Wiezel</w:t>
      </w:r>
      <w:proofErr w:type="spellEnd"/>
      <w:r>
        <w:rPr>
          <w:rFonts w:ascii="Spectral" w:hAnsi="Spectral"/>
          <w:sz w:val="22"/>
          <w:szCs w:val="22"/>
          <w:lang w:val="en-US"/>
        </w:rPr>
        <w:t xml:space="preserve">, A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Wormley, A., E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>
        <w:rPr>
          <w:rFonts w:ascii="Spectral" w:hAnsi="Spectral"/>
          <w:sz w:val="22"/>
          <w:szCs w:val="22"/>
          <w:lang w:val="en-US"/>
        </w:rPr>
        <w:t>Awad</w:t>
      </w:r>
      <w:proofErr w:type="spellEnd"/>
      <w:r>
        <w:rPr>
          <w:rFonts w:ascii="Spectral" w:hAnsi="Spectral"/>
          <w:sz w:val="22"/>
          <w:szCs w:val="22"/>
          <w:lang w:val="en-US"/>
        </w:rPr>
        <w:t xml:space="preserve">, E., […]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>
        <w:rPr>
          <w:rFonts w:ascii="Spectral" w:hAnsi="Spectral"/>
          <w:b/>
          <w:sz w:val="22"/>
          <w:szCs w:val="22"/>
          <w:lang w:val="en-US"/>
        </w:rPr>
        <w:t>. […]</w:t>
      </w:r>
      <w:r w:rsidRPr="007134CE">
        <w:rPr>
          <w:rFonts w:ascii="Spectral" w:hAnsi="Spectral"/>
          <w:bCs/>
          <w:sz w:val="22"/>
          <w:szCs w:val="22"/>
          <w:lang w:val="en-US"/>
        </w:rPr>
        <w:t xml:space="preserve"> &amp; 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in press). </w:t>
      </w:r>
      <w:r w:rsidRPr="007134CE">
        <w:rPr>
          <w:rFonts w:ascii="Spectral" w:hAnsi="Spectral"/>
          <w:sz w:val="22"/>
          <w:szCs w:val="22"/>
          <w:lang w:val="en-US"/>
        </w:rPr>
        <w:t>Fundamental social motives measured across forty-two cultures in two waves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Scientific Data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4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56DBDC6A" w14:textId="77777777" w:rsidR="007134CE" w:rsidRDefault="007134CE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34780D8" w14:textId="681DB5FF" w:rsidR="000000B5" w:rsidRDefault="0031138C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 w:rsidR="000000B5">
        <w:rPr>
          <w:rFonts w:ascii="Spectral" w:hAnsi="Spectral"/>
          <w:sz w:val="22"/>
          <w:szCs w:val="22"/>
          <w:lang w:val="en-US"/>
        </w:rPr>
        <w:t>2022</w:t>
      </w:r>
      <w:r>
        <w:rPr>
          <w:rFonts w:ascii="Spectral" w:hAnsi="Spectral"/>
          <w:sz w:val="22"/>
          <w:szCs w:val="22"/>
          <w:lang w:val="en-US"/>
        </w:rPr>
        <w:t xml:space="preserve">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</w:p>
    <w:p w14:paraId="2AFCE48D" w14:textId="777C57DE" w:rsidR="0031138C" w:rsidRPr="0031138C" w:rsidRDefault="000000B5" w:rsidP="000000B5">
      <w:pPr>
        <w:autoSpaceDE w:val="0"/>
        <w:autoSpaceDN w:val="0"/>
        <w:adjustRightInd w:val="0"/>
        <w:ind w:left="720" w:hanging="14"/>
        <w:rPr>
          <w:rFonts w:ascii="Spectral" w:hAnsi="Spectral"/>
          <w:sz w:val="22"/>
          <w:szCs w:val="22"/>
          <w:lang w:val="en-US"/>
        </w:rPr>
      </w:pPr>
      <w:proofErr w:type="spellStart"/>
      <w:r>
        <w:rPr>
          <w:rFonts w:ascii="Spectral" w:hAnsi="Spectral"/>
          <w:sz w:val="22"/>
          <w:szCs w:val="22"/>
          <w:lang w:val="en-CA"/>
        </w:rPr>
        <w:t>doi</w:t>
      </w:r>
      <w:proofErr w:type="spellEnd"/>
      <w:r>
        <w:rPr>
          <w:rFonts w:ascii="Spectral" w:hAnsi="Spectral"/>
          <w:sz w:val="22"/>
          <w:szCs w:val="22"/>
          <w:lang w:val="en-CA"/>
        </w:rPr>
        <w:t xml:space="preserve">: </w:t>
      </w:r>
      <w:r w:rsidRPr="000000B5">
        <w:rPr>
          <w:rFonts w:ascii="Spectral" w:hAnsi="Spectral"/>
          <w:sz w:val="22"/>
          <w:szCs w:val="22"/>
          <w:lang w:val="en-CA"/>
        </w:rPr>
        <w:t>10.1038/s44159-022-00081-9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 w:rsidR="0031138C" w:rsidRPr="003059C8">
        <w:rPr>
          <w:rFonts w:ascii="Spectral" w:hAnsi="Spectral"/>
          <w:b/>
          <w:sz w:val="22"/>
          <w:szCs w:val="22"/>
          <w:lang w:val="en-CA"/>
        </w:rPr>
        <w:t>*</w:t>
      </w:r>
      <w:r w:rsidR="0031138C"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16DC5232" w14:textId="77777777" w:rsidR="0031138C" w:rsidRDefault="0031138C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80BCC7D" w14:textId="0BE666D8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227021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227021">
        <w:rPr>
          <w:rFonts w:ascii="Spectral" w:hAnsi="Spectral"/>
          <w:sz w:val="22"/>
          <w:szCs w:val="22"/>
          <w:lang w:val="en-CA"/>
        </w:rPr>
        <w:t xml:space="preserve">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4B4D4635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2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3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9"/>
      <w:bookmarkEnd w:id="1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4" w:name="_Hlk46853180"/>
      <w:bookmarkEnd w:id="10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4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A8A549C" w14:textId="31F235FF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AF1141"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6C3985" w14:textId="77777777" w:rsidR="00F943FF" w:rsidRDefault="00F943FF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DF4BD56" w14:textId="77777777" w:rsidR="00F23CB3" w:rsidRDefault="00D42789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="00F23CB3" w:rsidRPr="00F23CB3">
        <w:rPr>
          <w:rFonts w:ascii="Spectral" w:hAnsi="Spectral"/>
          <w:sz w:val="22"/>
          <w:szCs w:val="22"/>
          <w:lang w:val="en-US"/>
        </w:rPr>
        <w:t xml:space="preserve"> </w:t>
      </w:r>
    </w:p>
    <w:p w14:paraId="2D937390" w14:textId="67687FA7" w:rsidR="00F23CB3" w:rsidRDefault="00F23CB3" w:rsidP="00F23CB3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top 10 most downloaded paper of the year in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Personality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DFE6F34" w14:textId="5E0724C1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 w:rsidR="006438D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 xml:space="preserve">Competition at the </w:t>
      </w:r>
      <w:r w:rsidR="006438D9">
        <w:rPr>
          <w:rFonts w:ascii="Spectral" w:hAnsi="Spectral"/>
          <w:sz w:val="22"/>
          <w:szCs w:val="22"/>
          <w:lang w:val="en-US"/>
        </w:rPr>
        <w:t>2021</w:t>
      </w:r>
      <w:r w:rsidRPr="001335FC">
        <w:rPr>
          <w:rFonts w:ascii="Spectral" w:hAnsi="Spectral"/>
          <w:sz w:val="22"/>
          <w:szCs w:val="22"/>
          <w:lang w:val="en-US"/>
        </w:rPr>
        <w:t xml:space="preserve"> Human Behavior and Evolution Society Conference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45246BCC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 w:rsidR="000000B5" w:rsidRPr="000000B5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8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5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6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6"/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sciadv.aaz0289</w:t>
      </w:r>
      <w:bookmarkEnd w:id="15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7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world: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7"/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8" w:name="_Hlk61029707"/>
      <w:bookmarkEnd w:id="11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9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18"/>
    <w:bookmarkEnd w:id="19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20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20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lastRenderedPageBreak/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1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1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2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2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3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3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4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4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mitriev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5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5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lastRenderedPageBreak/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bookmarkEnd w:id="8"/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6" w:name="_Hlk61029790"/>
    </w:p>
    <w:p w14:paraId="1078CE77" w14:textId="536197B6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1504F7"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 w:rsidR="001504F7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="001504F7">
        <w:rPr>
          <w:rFonts w:ascii="Spectral" w:hAnsi="Spectral"/>
          <w:sz w:val="22"/>
          <w:szCs w:val="22"/>
          <w:lang w:val="en-CA"/>
        </w:rPr>
        <w:t>(p</w:t>
      </w:r>
      <w:r w:rsidR="001504F7" w:rsidRPr="003059C8">
        <w:rPr>
          <w:rFonts w:ascii="Spectral" w:hAnsi="Spectral"/>
          <w:sz w:val="22"/>
          <w:szCs w:val="22"/>
          <w:lang w:val="en-CA"/>
        </w:rPr>
        <w:t xml:space="preserve">p. </w:t>
      </w:r>
      <w:r w:rsidR="001504F7">
        <w:rPr>
          <w:rFonts w:ascii="Spectral" w:hAnsi="Spectral"/>
          <w:sz w:val="22"/>
          <w:szCs w:val="22"/>
          <w:lang w:val="en-CA"/>
        </w:rPr>
        <w:t>70</w:t>
      </w:r>
      <w:r w:rsidR="001504F7" w:rsidRPr="003059C8">
        <w:rPr>
          <w:rFonts w:ascii="Spectral" w:hAnsi="Spectral"/>
          <w:sz w:val="22"/>
          <w:szCs w:val="22"/>
          <w:lang w:val="en-CA"/>
        </w:rPr>
        <w:t>-</w:t>
      </w:r>
      <w:r w:rsidR="001504F7">
        <w:rPr>
          <w:rFonts w:ascii="Spectral" w:hAnsi="Spectral"/>
          <w:sz w:val="22"/>
          <w:szCs w:val="22"/>
          <w:lang w:val="en-CA"/>
        </w:rPr>
        <w:t>88</w:t>
      </w:r>
      <w:r w:rsidR="001504F7" w:rsidRPr="003059C8">
        <w:rPr>
          <w:rFonts w:ascii="Spectral" w:hAnsi="Spectral"/>
          <w:sz w:val="22"/>
          <w:szCs w:val="22"/>
          <w:lang w:val="en-CA"/>
        </w:rPr>
        <w:t>)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7" w:name="_Hlk103413942"/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bookmarkEnd w:id="27"/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8" w:name="_Hlk61029797"/>
      <w:bookmarkEnd w:id="26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28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14583640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7D387A7C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5A4E48F" w14:textId="77777777" w:rsidR="00FD681A" w:rsidRDefault="00FD681A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br w:type="page"/>
      </w:r>
    </w:p>
    <w:p w14:paraId="1AF8D0E0" w14:textId="32B2EFC3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lastRenderedPageBreak/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9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30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9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4C5D496B" w:rsidR="00905251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31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31"/>
    </w:p>
    <w:p w14:paraId="31D6671D" w14:textId="77777777" w:rsidR="00822FF9" w:rsidRPr="00E0521B" w:rsidRDefault="00822FF9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30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2" w:name="_Hlk46853166"/>
    </w:p>
    <w:p w14:paraId="5F7655A1" w14:textId="3042619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EC645E">
        <w:trPr>
          <w:trHeight w:val="216"/>
        </w:trPr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0000B5" w:rsidRPr="001A4386" w14:paraId="64F3CE47" w14:textId="77777777" w:rsidTr="006B6BC9">
        <w:tc>
          <w:tcPr>
            <w:tcW w:w="1818" w:type="dxa"/>
          </w:tcPr>
          <w:p w14:paraId="2E5B2392" w14:textId="295D8F5C" w:rsidR="000000B5" w:rsidRDefault="000000B5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79705182" w14:textId="751BA494" w:rsidR="000000B5" w:rsidRDefault="00EC645E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orkshop on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Politics and Practice of Epistemic Author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” McGill University,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Advanced Study Institute in Cultural Psychiatry</w:t>
            </w:r>
          </w:p>
        </w:tc>
      </w:tr>
      <w:tr w:rsidR="00E745F6" w:rsidRPr="001A4386" w14:paraId="385F1100" w14:textId="77777777" w:rsidTr="006B6BC9">
        <w:tc>
          <w:tcPr>
            <w:tcW w:w="1818" w:type="dxa"/>
          </w:tcPr>
          <w:p w14:paraId="5930CB69" w14:textId="5FFCA270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3FF86C49" w14:textId="41A68669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Graduate Colloquium, University of Mannheim, Germany</w:t>
            </w: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3" w:name="_Hlk103413980"/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bookmarkEnd w:id="33"/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 xml:space="preserve">ISPA – Instituto </w:t>
            </w:r>
            <w:proofErr w:type="spellStart"/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Universitário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del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Máster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en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Neurociencia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Cognitiva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4" w:name="_Hlk61029924"/>
            <w:bookmarkEnd w:id="32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A05A2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proofErr w:type="spellStart"/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4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5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10F1C" w14:paraId="64C020A3" w14:textId="77777777" w:rsidTr="008C3B05">
        <w:tc>
          <w:tcPr>
            <w:tcW w:w="1818" w:type="dxa"/>
          </w:tcPr>
          <w:p w14:paraId="4132C5AE" w14:textId="05F27129" w:rsidR="00B10F1C" w:rsidRDefault="00B10F1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Default="00B10F1C" w:rsidP="00B10F1C">
            <w:pPr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</w:t>
            </w:r>
            <w:r w:rsidRPr="00B10F1C">
              <w:rPr>
                <w:rFonts w:ascii="Spectral" w:hAnsi="Spectral"/>
                <w:sz w:val="22"/>
                <w:szCs w:val="22"/>
                <w:lang w:val="en-US"/>
              </w:rPr>
              <w:t>26th International Congress of the International Association for Cross-Cultural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(IACCP)</w:t>
            </w:r>
          </w:p>
        </w:tc>
      </w:tr>
      <w:tr w:rsidR="00EC645E" w14:paraId="009DE9B1" w14:textId="77777777" w:rsidTr="008C3B05">
        <w:tc>
          <w:tcPr>
            <w:tcW w:w="1818" w:type="dxa"/>
          </w:tcPr>
          <w:p w14:paraId="2823E924" w14:textId="1CBC79AA" w:rsidR="00EC645E" w:rsidRDefault="00EC645E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04B3CBCB" w14:textId="37BAA40B" w:rsidR="00EC645E" w:rsidRDefault="00EC645E" w:rsidP="00EC645E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at the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Fragility of Truth: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Social Epistemology in a Time of Polarization and Pandemic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conference,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 xml:space="preserve"> Advanced Study Institute in Cultural Psychiat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McGill University, Canada</w:t>
            </w:r>
          </w:p>
        </w:tc>
      </w:tr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Neuroethics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6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6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7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7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A05A24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A05A2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5C74F669" w14:textId="7B34702A" w:rsidR="00A5015D" w:rsidRPr="003059C8" w:rsidRDefault="00A5015D" w:rsidP="00A5015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8" w:name="_Hlk107651671"/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Elnakouri, A</w:t>
      </w:r>
      <w:r w:rsidRPr="00A5015D">
        <w:rPr>
          <w:rFonts w:ascii="Spectral" w:hAnsi="Spectral"/>
          <w:bCs/>
          <w:sz w:val="22"/>
          <w:szCs w:val="22"/>
          <w:lang w:val="en-CA"/>
        </w:rPr>
        <w:t>.,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Huynh, A</w:t>
      </w:r>
      <w:r w:rsidRPr="00A5015D">
        <w:rPr>
          <w:rFonts w:ascii="Spectral" w:hAnsi="Spectral"/>
          <w:bCs/>
          <w:sz w:val="22"/>
          <w:szCs w:val="22"/>
          <w:lang w:val="en-CA"/>
        </w:rPr>
        <w:t>., &amp;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A5015D">
        <w:rPr>
          <w:rFonts w:ascii="Spectral" w:hAnsi="Spectral"/>
          <w:i/>
          <w:sz w:val="22"/>
          <w:szCs w:val="22"/>
          <w:lang w:val="en-US"/>
        </w:rPr>
        <w:t>Seek first to explain: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A5015D">
        <w:rPr>
          <w:rFonts w:ascii="Spectral" w:hAnsi="Spectral"/>
          <w:i/>
          <w:sz w:val="22"/>
          <w:szCs w:val="22"/>
          <w:lang w:val="en-US"/>
        </w:rPr>
        <w:t>The effects of explanation-oriented (vs. unstructured) discussion on political reasoning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A5015D">
        <w:rPr>
          <w:rFonts w:ascii="Spectral" w:hAnsi="Spectral"/>
          <w:sz w:val="22"/>
          <w:szCs w:val="22"/>
          <w:lang w:val="en-US"/>
        </w:rPr>
        <w:t>How to Encourage Open-minded Engagement Around Divisive Topic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sz w:val="22"/>
          <w:szCs w:val="22"/>
          <w:lang w:val="en-US"/>
        </w:rPr>
        <w:t>Spelman and S. Kassirer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1783100" w14:textId="3CA15D32" w:rsidR="00E72A56" w:rsidRPr="003059C8" w:rsidRDefault="00E72A56" w:rsidP="00E72A56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E72A56">
        <w:rPr>
          <w:rFonts w:ascii="Spectral" w:hAnsi="Spectral"/>
          <w:i/>
          <w:sz w:val="22"/>
          <w:szCs w:val="22"/>
          <w:lang w:val="en-US"/>
        </w:rPr>
        <w:t>World after COVID: Expert judgment of societal change and perspectives on wisdom in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E72A56">
        <w:rPr>
          <w:rFonts w:ascii="Spectral" w:hAnsi="Spectral"/>
          <w:i/>
          <w:sz w:val="22"/>
          <w:szCs w:val="22"/>
          <w:lang w:val="en-US"/>
        </w:rPr>
        <w:t>the time of a pandemic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E72A56">
        <w:rPr>
          <w:rFonts w:ascii="Spectral" w:hAnsi="Spectral"/>
          <w:sz w:val="22"/>
          <w:szCs w:val="22"/>
          <w:lang w:val="en-US"/>
        </w:rPr>
        <w:t xml:space="preserve">Integrating wisdom </w:t>
      </w:r>
      <w:r w:rsidRPr="00E72A56">
        <w:rPr>
          <w:rFonts w:ascii="Spectral" w:hAnsi="Spectral"/>
          <w:sz w:val="22"/>
          <w:szCs w:val="22"/>
          <w:lang w:val="en-US"/>
        </w:rPr>
        <w:lastRenderedPageBreak/>
        <w:t>principles to manage contemporary problem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A. Dorfman</w:t>
      </w:r>
      <w:r>
        <w:rPr>
          <w:rFonts w:ascii="Spectral" w:hAnsi="Spectral"/>
          <w:sz w:val="22"/>
          <w:szCs w:val="22"/>
          <w:lang w:val="en-US"/>
        </w:rPr>
        <w:t xml:space="preserve"> and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bookmarkEnd w:id="38"/>
    <w:p w14:paraId="2FA7C596" w14:textId="5B7352F7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</w:t>
      </w:r>
      <w:r w:rsidR="00E72A56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6700E223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</w:t>
      </w:r>
      <w:r w:rsidR="00A40B84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5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Why we hate </w:t>
      </w:r>
      <w:proofErr w:type="spellStart"/>
      <w:r w:rsidR="00FF3C53" w:rsidRPr="003059C8">
        <w:rPr>
          <w:rFonts w:ascii="Spectral" w:hAnsi="Spectral"/>
          <w:i/>
          <w:sz w:val="22"/>
          <w:szCs w:val="22"/>
          <w:lang w:val="en-US"/>
        </w:rPr>
        <w:t>utilitarians</w:t>
      </w:r>
      <w:proofErr w:type="spellEnd"/>
      <w:r w:rsidR="00FF3C53" w:rsidRPr="003059C8">
        <w:rPr>
          <w:rFonts w:ascii="Spectral" w:hAnsi="Spectral"/>
          <w:i/>
          <w:sz w:val="22"/>
          <w:szCs w:val="22"/>
          <w:lang w:val="en-US"/>
        </w:rPr>
        <w:t>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</w:t>
      </w:r>
      <w:r w:rsidR="002F53AA" w:rsidRPr="003059C8">
        <w:rPr>
          <w:rFonts w:ascii="Spectral" w:hAnsi="Spectral"/>
          <w:sz w:val="22"/>
          <w:szCs w:val="22"/>
          <w:lang w:val="en-US"/>
        </w:rPr>
        <w:lastRenderedPageBreak/>
        <w:t>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9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39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40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40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12F92842" w14:textId="77777777" w:rsidR="0060022A" w:rsidRDefault="0060022A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3C8C389C" w14:textId="0F177BE8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F4F7B01" w14:textId="77777777" w:rsidR="0060022A" w:rsidRDefault="0060022A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272ED185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7B9" w:rsidRPr="001A4386" w14:paraId="7761E0A2" w14:textId="77777777" w:rsidTr="006B6BC9">
        <w:tc>
          <w:tcPr>
            <w:tcW w:w="1960" w:type="dxa"/>
          </w:tcPr>
          <w:p w14:paraId="5C74ED2C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164FFE35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1A4386" w14:paraId="2A4D9CE2" w14:textId="77777777" w:rsidTr="006B6BC9">
        <w:tc>
          <w:tcPr>
            <w:tcW w:w="1960" w:type="dxa"/>
          </w:tcPr>
          <w:p w14:paraId="499272CA" w14:textId="007E3C8C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1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41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i/>
          <w:sz w:val="22"/>
          <w:szCs w:val="22"/>
          <w:lang w:val="en-US"/>
        </w:rPr>
        <w:t>Masters</w:t>
      </w:r>
      <w:proofErr w:type="spellEnd"/>
      <w:r w:rsidRPr="003059C8">
        <w:rPr>
          <w:rFonts w:ascii="Spectral" w:hAnsi="Spectral"/>
          <w:i/>
          <w:sz w:val="22"/>
          <w:szCs w:val="22"/>
          <w:lang w:val="en-US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Ekaterina 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Osavoliuk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699A27BC" w:rsidR="009563C1" w:rsidRPr="003059C8" w:rsidRDefault="00A5015D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-o</w:t>
            </w:r>
            <w:r w:rsidR="009563C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18317A91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epartment of Psychology </w:t>
            </w:r>
            <w:r w:rsidR="00F107AD" w:rsidRPr="00F107AD">
              <w:rPr>
                <w:rFonts w:ascii="Spectral" w:hAnsi="Spectral"/>
                <w:sz w:val="22"/>
                <w:szCs w:val="22"/>
                <w:lang w:val="en-US" w:eastAsia="en-CA"/>
              </w:rPr>
              <w:t>Graduate Advisory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bookmarkStart w:id="42" w:name="_Hlk1041304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  <w:bookmarkEnd w:id="42"/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13B67AE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8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053CD1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3" w:name="_Hlk61029988"/>
            <w:bookmarkStart w:id="44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5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5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43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44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6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3E6BC5C5" w:rsidR="00621294" w:rsidRPr="00FB26E2" w:rsidRDefault="005F0DCF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47" w:name="_Hlk47042709"/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>
        <w:rPr>
          <w:rFonts w:ascii="Spectral" w:hAnsi="Spectral"/>
          <w:sz w:val="22"/>
          <w:szCs w:val="22"/>
          <w:lang w:val="en-GB" w:eastAsia="en-CA"/>
        </w:rPr>
        <w:t>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53750BA0" w14:textId="11E42634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merican Psycholog</w:t>
      </w:r>
      <w:r w:rsidR="007A3679">
        <w:rPr>
          <w:rFonts w:ascii="Spectral" w:hAnsi="Spectral"/>
          <w:i/>
          <w:sz w:val="22"/>
          <w:szCs w:val="22"/>
          <w:lang w:val="en-US" w:eastAsia="en-CA"/>
        </w:rPr>
        <w:t>ist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</w:t>
      </w:r>
      <w:r w:rsidR="00FB26E2">
        <w:rPr>
          <w:rFonts w:ascii="Spectral" w:hAnsi="Spectral"/>
          <w:sz w:val="22"/>
          <w:szCs w:val="22"/>
          <w:lang w:val="en-US" w:eastAsia="en-CA"/>
        </w:rPr>
        <w:t>; IF = 4.86</w:t>
      </w:r>
      <w:r w:rsidRPr="003059C8">
        <w:rPr>
          <w:rFonts w:ascii="Spectral" w:hAnsi="Spectral"/>
          <w:sz w:val="22"/>
          <w:szCs w:val="22"/>
          <w:lang w:val="en-US" w:eastAsia="en-CA"/>
        </w:rPr>
        <w:t>)</w:t>
      </w:r>
    </w:p>
    <w:p w14:paraId="74910B2E" w14:textId="6CD109B7" w:rsidR="00327CB6" w:rsidRPr="003059C8" w:rsidRDefault="00327CB6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bookmarkStart w:id="48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7A3679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9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9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55A9F948" w14:textId="6C2551B2" w:rsidR="00621294" w:rsidRPr="003059C8" w:rsidRDefault="00251B6E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50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50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60)</w:t>
      </w:r>
    </w:p>
    <w:bookmarkEnd w:id="48"/>
    <w:p w14:paraId="583E480D" w14:textId="6B9258E5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 w:rsidRPr="00FB26E2">
        <w:rPr>
          <w:rFonts w:ascii="Spectral" w:hAnsi="Spectral"/>
          <w:iCs/>
          <w:sz w:val="22"/>
          <w:szCs w:val="22"/>
          <w:lang w:val="en-US" w:eastAsia="en-CA"/>
        </w:rPr>
        <w:t>(IF = 3.08)</w:t>
      </w:r>
    </w:p>
    <w:p w14:paraId="1F011CAB" w14:textId="431CF343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bookmarkStart w:id="51" w:name="_Hlk47042836"/>
      <w:bookmarkEnd w:id="47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46)</w:t>
      </w:r>
    </w:p>
    <w:bookmarkEnd w:id="51"/>
    <w:p w14:paraId="357CC74C" w14:textId="4BDCC6A9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sz w:val="22"/>
          <w:szCs w:val="22"/>
          <w:lang w:val="en-US" w:eastAsia="en-CA"/>
        </w:rPr>
        <w:t>(IF = 3.08)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71006847" w14:textId="7E63CE81" w:rsidR="002451D9" w:rsidRPr="003059C8" w:rsidRDefault="002451D9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  <w:r w:rsidR="00FB26E2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81)</w:t>
      </w:r>
    </w:p>
    <w:p w14:paraId="738C8829" w14:textId="123498DC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38E3199B" w14:textId="2284129D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52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bookmarkStart w:id="53" w:name="_Hlk104131428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</w:t>
      </w:r>
      <w:bookmarkEnd w:id="53"/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: Attitudes and 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>Soc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Cogni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1075A71F" w14:textId="14CAED3C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 (IF = 2.46)</w:t>
      </w:r>
    </w:p>
    <w:p w14:paraId="675082E3" w14:textId="59C1AECF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46)</w:t>
      </w:r>
    </w:p>
    <w:bookmarkEnd w:id="52"/>
    <w:p w14:paraId="00342C9E" w14:textId="4E9E9A8B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07F9767E" w14:textId="1FAABC85" w:rsidR="00815D15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(IF = 2.46) </w:t>
      </w:r>
    </w:p>
    <w:p w14:paraId="740EEDA4" w14:textId="77777777" w:rsidR="00FB26E2" w:rsidRDefault="00FB26E2" w:rsidP="00FB26E2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249024FD" w14:textId="77777777" w:rsidR="00C66F9E" w:rsidRDefault="00C66F9E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433DE640" w14:textId="04E6C7EB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66F9E" w:rsidRPr="001A4386" w14:paraId="2F06686A" w14:textId="77777777" w:rsidTr="000C5FFA">
        <w:tc>
          <w:tcPr>
            <w:tcW w:w="1530" w:type="dxa"/>
          </w:tcPr>
          <w:p w14:paraId="5ED85337" w14:textId="3EC6AFDA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Pr="00C66F9E">
              <w:rPr>
                <w:rFonts w:ascii="Spectral" w:hAnsi="Spectral"/>
                <w:sz w:val="22"/>
                <w:szCs w:val="22"/>
                <w:lang w:val="en-US" w:eastAsia="en-CA"/>
              </w:rPr>
              <w:t>Research and Higher Degrees Committee in the Faculty of Education and Human Development (FEHD) at The Education University of Hong Kong</w:t>
            </w:r>
          </w:p>
        </w:tc>
      </w:tr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54" w:name="_Hlk104132121"/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bookmarkEnd w:id="54"/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5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6" w:name="_Hlk58969706"/>
            <w:bookmarkEnd w:id="5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7" w:name="_Hlk58969773"/>
            <w:bookmarkEnd w:id="5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eview Committee of the </w:t>
            </w:r>
            <w:bookmarkStart w:id="58" w:name="_Hlk10413163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COVID-19 Rapid Research </w:t>
            </w:r>
            <w:bookmarkEnd w:id="5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9" w:name="_Hlk58969715"/>
            <w:bookmarkEnd w:id="5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0" w:name="_Hlk58969783"/>
            <w:bookmarkEnd w:id="5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1" w:name="_Hlk58969791"/>
            <w:bookmarkEnd w:id="6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2" w:name="_Hlk58969721"/>
            <w:bookmarkEnd w:id="6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3" w:name="_Hlk10413185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Unites States-Israeli Binational Science Foundation</w:t>
            </w:r>
            <w:bookmarkEnd w:id="63"/>
          </w:p>
        </w:tc>
      </w:tr>
      <w:bookmarkEnd w:id="62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4" w:name="_Hlk10413204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exander von Humboldt Foundation</w:t>
            </w:r>
            <w:bookmarkEnd w:id="6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5" w:name="_Hlk1041318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Netherlands Organization for Scientific Research</w:t>
            </w:r>
            <w:bookmarkEnd w:id="65"/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6" w:name="_Hlk10413192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olish National Science Foundation</w:t>
            </w:r>
            <w:bookmarkEnd w:id="66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7" w:name="_Hlk10413195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German-Israeli Foundation for Scientific Research and Development</w:t>
            </w:r>
            <w:bookmarkEnd w:id="67"/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8" w:name="_Hlk10413199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search Foundation – Flanders</w:t>
            </w:r>
            <w:bookmarkEnd w:id="6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69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69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headerReference w:type="first" r:id="rId40"/>
      <w:footerReference w:type="first" r:id="rId41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8568A06" w14:textId="77777777" w:rsidR="00A05A24" w:rsidRDefault="00A05A24">
      <w:r>
        <w:separator/>
      </w:r>
    </w:p>
  </w:endnote>
  <w:endnote w:type="continuationSeparator" w:id="0">
    <w:p w14:paraId="1E01FB45" w14:textId="77777777" w:rsidR="00A05A24" w:rsidRDefault="00A05A2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7EEAF0" w14:textId="77777777" w:rsidR="00C31951" w:rsidRDefault="00C3195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A686C9C" w14:textId="77777777" w:rsidR="00A05A24" w:rsidRDefault="00A05A24">
      <w:r>
        <w:separator/>
      </w:r>
    </w:p>
  </w:footnote>
  <w:footnote w:type="continuationSeparator" w:id="0">
    <w:p w14:paraId="01BAB8F4" w14:textId="77777777" w:rsidR="00A05A24" w:rsidRDefault="00A05A2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D45621C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C31951">
      <w:rPr>
        <w:rFonts w:ascii="Spectral" w:hAnsi="Spectral"/>
        <w:sz w:val="22"/>
        <w:szCs w:val="22"/>
        <w:lang w:val="en-US"/>
      </w:rPr>
      <w:t>6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EA29C8" w14:textId="77777777" w:rsidR="00C31951" w:rsidRDefault="00C3195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3B55"/>
    <w:rsid w:val="007550C9"/>
    <w:rsid w:val="00755287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83B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58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23CB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42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header" Target="header3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43" Type="http://schemas.openxmlformats.org/officeDocument/2006/relationships/theme" Target="theme/theme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07</TotalTime>
  <Pages>43</Pages>
  <Words>14713</Words>
  <Characters>83865</Characters>
  <Application>Microsoft Office Word</Application>
  <DocSecurity>0</DocSecurity>
  <Lines>698</Lines>
  <Paragraphs>19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83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22</cp:revision>
  <cp:lastPrinted>2022-07-02T15:32:00Z</cp:lastPrinted>
  <dcterms:created xsi:type="dcterms:W3CDTF">2021-03-19T00:08:00Z</dcterms:created>
  <dcterms:modified xsi:type="dcterms:W3CDTF">2022-07-06T01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